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89F3F71"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640C2BA"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34A99">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E228FE1"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34A99">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2717C00A"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79F08B9" w14:textId="50937991" w:rsidR="0018672F" w:rsidRDefault="001E3332" w:rsidP="00DB0C9E">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AA7340C" w14:textId="08742428" w:rsidR="00DB0C9E" w:rsidRDefault="00DB0C9E"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6A9BD2F8" wp14:editId="642D817B">
            <wp:extent cx="4625439" cy="3220990"/>
            <wp:effectExtent l="0" t="0" r="381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tif"/>
                    <pic:cNvPicPr/>
                  </pic:nvPicPr>
                  <pic:blipFill>
                    <a:blip r:embed="rId8">
                      <a:extLst>
                        <a:ext uri="{28A0092B-C50C-407E-A947-70E740481C1C}">
                          <a14:useLocalDpi xmlns:a14="http://schemas.microsoft.com/office/drawing/2010/main" val="0"/>
                        </a:ext>
                      </a:extLst>
                    </a:blip>
                    <a:stretch>
                      <a:fillRect/>
                    </a:stretch>
                  </pic:blipFill>
                  <pic:spPr>
                    <a:xfrm>
                      <a:off x="0" y="0"/>
                      <a:ext cx="4628132" cy="3222865"/>
                    </a:xfrm>
                    <a:prstGeom prst="rect">
                      <a:avLst/>
                    </a:prstGeom>
                  </pic:spPr>
                </pic:pic>
              </a:graphicData>
            </a:graphic>
          </wp:inline>
        </w:drawing>
      </w:r>
    </w:p>
    <w:p w14:paraId="1F9F2A8F" w14:textId="15FA153D"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34A99">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462E50"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552F0610"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08088A21" w14:textId="33FB8E0F" w:rsidR="00A87862" w:rsidRDefault="00DB0C9E"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85998F" wp14:editId="16593896">
            <wp:extent cx="3455720" cy="2469641"/>
            <wp:effectExtent l="0" t="0" r="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9">
                      <a:extLst>
                        <a:ext uri="{28A0092B-C50C-407E-A947-70E740481C1C}">
                          <a14:useLocalDpi xmlns:a14="http://schemas.microsoft.com/office/drawing/2010/main" val="0"/>
                        </a:ext>
                      </a:extLst>
                    </a:blip>
                    <a:stretch>
                      <a:fillRect/>
                    </a:stretch>
                  </pic:blipFill>
                  <pic:spPr>
                    <a:xfrm>
                      <a:off x="0" y="0"/>
                      <a:ext cx="3457844" cy="2471159"/>
                    </a:xfrm>
                    <a:prstGeom prst="rect">
                      <a:avLst/>
                    </a:prstGeom>
                  </pic:spPr>
                </pic:pic>
              </a:graphicData>
            </a:graphic>
          </wp:inline>
        </w:drawing>
      </w:r>
    </w:p>
    <w:p w14:paraId="3CF3D8F9" w14:textId="7EBE5DD7"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634A99">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410E2729" w14:textId="224585AE"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566D10">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462E50"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77777777"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w:t>
      </w:r>
    </w:p>
    <w:p w14:paraId="2CCEB610" w14:textId="378765FF"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071C76">
        <w:rPr>
          <w:rFonts w:ascii="Times New Roman" w:hAnsi="Times New Roman" w:cs="Times New Roman"/>
          <w:sz w:val="24"/>
          <w:szCs w:val="24"/>
        </w:rPr>
        <w:t>principal component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principal component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The data matrix could be effectively </w:t>
      </w:r>
      <w:r w:rsidR="000B77E9">
        <w:rPr>
          <w:rFonts w:ascii="Times New Roman" w:hAnsi="Times New Roman" w:cs="Times New Roman"/>
          <w:sz w:val="24"/>
          <w:szCs w:val="24"/>
        </w:rPr>
        <w:t>represented</w:t>
      </w:r>
      <w:r w:rsidR="00501C56">
        <w:rPr>
          <w:rFonts w:ascii="Times New Roman" w:hAnsi="Times New Roman" w:cs="Times New Roman"/>
          <w:sz w:val="24"/>
          <w:szCs w:val="24"/>
        </w:rPr>
        <w:t xml:space="preserve"> by retaining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501C56">
        <w:rPr>
          <w:rFonts w:ascii="Times New Roman" w:hAnsi="Times New Roman" w:cs="Times New Roman"/>
          <w:sz w:val="24"/>
          <w:szCs w:val="24"/>
        </w:rPr>
        <w:t>principal component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while discarding the rest</w:t>
      </w:r>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0E0EC30B" w:rsidR="00D9287F" w:rsidRDefault="00F02DB0"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5D2D66" wp14:editId="15C7125B">
            <wp:extent cx="5274310" cy="3159125"/>
            <wp:effectExtent l="0" t="0" r="254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5.tif"/>
                    <pic:cNvPicPr/>
                  </pic:nvPicPr>
                  <pic:blipFill>
                    <a:blip r:embed="rId10">
                      <a:extLst>
                        <a:ext uri="{28A0092B-C50C-407E-A947-70E740481C1C}">
                          <a14:useLocalDpi xmlns:a14="http://schemas.microsoft.com/office/drawing/2010/main" val="0"/>
                        </a:ext>
                      </a:extLst>
                    </a:blip>
                    <a:stretch>
                      <a:fillRect/>
                    </a:stretch>
                  </pic:blipFill>
                  <pic:spPr>
                    <a:xfrm>
                      <a:off x="0" y="0"/>
                      <a:ext cx="5274310" cy="3159125"/>
                    </a:xfrm>
                    <a:prstGeom prst="rect">
                      <a:avLst/>
                    </a:prstGeom>
                  </pic:spPr>
                </pic:pic>
              </a:graphicData>
            </a:graphic>
          </wp:inline>
        </w:drawing>
      </w:r>
    </w:p>
    <w:p w14:paraId="2BFFBB11" w14:textId="6A5D46A4"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634A99">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501C99BF"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w:t>
      </w:r>
      <w:r w:rsidR="000957CE">
        <w:rPr>
          <w:rFonts w:ascii="Times New Roman" w:hAnsi="Times New Roman" w:cs="Times New Roman"/>
          <w:sz w:val="24"/>
          <w:szCs w:val="24"/>
        </w:rPr>
        <w:lastRenderedPageBreak/>
        <w:t xml:space="preserve">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w:t>
      </w:r>
      <w:r w:rsidR="009A0D1E">
        <w:rPr>
          <w:rFonts w:ascii="Times New Roman" w:hAnsi="Times New Roman" w:cs="Times New Roman"/>
          <w:sz w:val="24"/>
          <w:szCs w:val="24"/>
        </w:rPr>
        <w:t>component</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It was clear that the two 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2E87CC7C" w:rsidR="00BB0E0A" w:rsidRDefault="00F02DB0"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BC8AD0" wp14:editId="6F622FA7">
            <wp:extent cx="5274310" cy="192786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927860"/>
                    </a:xfrm>
                    <a:prstGeom prst="rect">
                      <a:avLst/>
                    </a:prstGeom>
                  </pic:spPr>
                </pic:pic>
              </a:graphicData>
            </a:graphic>
          </wp:inline>
        </w:drawing>
      </w:r>
    </w:p>
    <w:p w14:paraId="66CB74F0" w14:textId="15CE8618"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634A99">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7B655418"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2C70C4">
        <w:rPr>
          <w:rFonts w:ascii="Times New Roman" w:hAnsi="Times New Roman" w:cs="Times New Roman"/>
          <w:sz w:val="24"/>
          <w:szCs w:val="24"/>
        </w:rPr>
        <w:t>feature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64D3C974"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w:t>
      </w:r>
      <w:r w:rsidR="00056692">
        <w:rPr>
          <w:rFonts w:ascii="Times New Roman" w:hAnsi="Times New Roman" w:cs="Times New Roman"/>
          <w:sz w:val="24"/>
          <w:szCs w:val="24"/>
        </w:rPr>
        <w:lastRenderedPageBreak/>
        <w:t>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dimension of features, i.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C665D5">
        <w:rPr>
          <w:rFonts w:ascii="Times New Roman" w:hAnsi="Times New Roman" w:cs="Times New Roman"/>
          <w:sz w:val="24"/>
          <w:szCs w:val="24"/>
        </w:rPr>
        <w:t xml:space="preserve"> 78, 150, 210, and 268 clusters were identified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also 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time</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AB05D8">
        <w:rPr>
          <w:rFonts w:ascii="Times New Roman" w:hAnsi="Times New Roman" w:cs="Times New Roman"/>
          <w:sz w:val="24"/>
          <w:szCs w:val="24"/>
        </w:rPr>
        <w:t xml:space="preserve"> </w:t>
      </w:r>
      <w:r w:rsidR="00AB05D8" w:rsidRPr="00265A62">
        <w:rPr>
          <w:rFonts w:ascii="Times New Roman" w:hAnsi="Times New Roman" w:cs="Times New Roman"/>
          <w:i/>
          <w:sz w:val="24"/>
          <w:szCs w:val="24"/>
        </w:rPr>
        <w:t>a priori</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For</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292A776" w:rsidR="00C665D5" w:rsidRDefault="003613ED"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2F2EFC" wp14:editId="152380B6">
            <wp:extent cx="4547125" cy="3431968"/>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7.tif"/>
                    <pic:cNvPicPr/>
                  </pic:nvPicPr>
                  <pic:blipFill>
                    <a:blip r:embed="rId12">
                      <a:extLst>
                        <a:ext uri="{28A0092B-C50C-407E-A947-70E740481C1C}">
                          <a14:useLocalDpi xmlns:a14="http://schemas.microsoft.com/office/drawing/2010/main" val="0"/>
                        </a:ext>
                      </a:extLst>
                    </a:blip>
                    <a:stretch>
                      <a:fillRect/>
                    </a:stretch>
                  </pic:blipFill>
                  <pic:spPr>
                    <a:xfrm>
                      <a:off x="0" y="0"/>
                      <a:ext cx="4549755" cy="3433953"/>
                    </a:xfrm>
                    <a:prstGeom prst="rect">
                      <a:avLst/>
                    </a:prstGeom>
                  </pic:spPr>
                </pic:pic>
              </a:graphicData>
            </a:graphic>
          </wp:inline>
        </w:drawing>
      </w:r>
    </w:p>
    <w:p w14:paraId="67E481E1" w14:textId="0B29B86D"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634A99">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1DD85919"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much less CPU times than other algorithms since the connectivity of pixels were exploited</w:t>
      </w:r>
      <w:r w:rsidR="00EE7C44">
        <w:rPr>
          <w:rFonts w:ascii="Times New Roman" w:hAnsi="Times New Roman" w:cs="Times New Roman"/>
          <w:sz w:val="24"/>
          <w:szCs w:val="24"/>
        </w:rPr>
        <w:t xml:space="preserve"> that only the adjacent pixels were under consideration for cluster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5A9C90E6" w:rsidR="00634A99" w:rsidRDefault="00DA07A8"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6FA49E" wp14:editId="0F4E0D98">
            <wp:extent cx="3572432" cy="2956955"/>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8.tif"/>
                    <pic:cNvPicPr/>
                  </pic:nvPicPr>
                  <pic:blipFill>
                    <a:blip r:embed="rId13">
                      <a:extLst>
                        <a:ext uri="{28A0092B-C50C-407E-A947-70E740481C1C}">
                          <a14:useLocalDpi xmlns:a14="http://schemas.microsoft.com/office/drawing/2010/main" val="0"/>
                        </a:ext>
                      </a:extLst>
                    </a:blip>
                    <a:stretch>
                      <a:fillRect/>
                    </a:stretch>
                  </pic:blipFill>
                  <pic:spPr>
                    <a:xfrm>
                      <a:off x="0" y="0"/>
                      <a:ext cx="3586942" cy="2968965"/>
                    </a:xfrm>
                    <a:prstGeom prst="rect">
                      <a:avLst/>
                    </a:prstGeom>
                  </pic:spPr>
                </pic:pic>
              </a:graphicData>
            </a:graphic>
          </wp:inline>
        </w:drawing>
      </w:r>
    </w:p>
    <w:p w14:paraId="63E9054B" w14:textId="7EDE4FD4"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Pr="00634A99">
        <w:rPr>
          <w:rFonts w:ascii="Times New Roman" w:hAnsi="Times New Roman" w:cs="Times New Roman"/>
          <w:sz w:val="24"/>
          <w:szCs w:val="24"/>
        </w:rPr>
        <w:t>8</w:t>
      </w:r>
      <w:r w:rsidRPr="00634A99">
        <w:rPr>
          <w:rFonts w:ascii="Times New Roman" w:hAnsi="Times New Roman" w:cs="Times New Roman"/>
          <w:sz w:val="24"/>
          <w:szCs w:val="24"/>
        </w:rPr>
        <w:fldChar w:fldCharType="end"/>
      </w:r>
      <w:bookmarkEnd w:id="5"/>
    </w:p>
    <w:p w14:paraId="31A97A51" w14:textId="6269011B" w:rsidR="00A95120" w:rsidRPr="00C5519C" w:rsidRDefault="00DA07A8" w:rsidP="00943360">
      <w:pPr>
        <w:spacing w:line="360" w:lineRule="auto"/>
        <w:jc w:val="center"/>
        <w:rPr>
          <w:rFonts w:ascii="Times New Roman" w:hAnsi="Times New Roman" w:cs="Times New Roman"/>
          <w:sz w:val="24"/>
          <w:szCs w:val="24"/>
        </w:rPr>
      </w:pPr>
      <w:bookmarkStart w:id="6" w:name="_GoBack"/>
      <w:r>
        <w:rPr>
          <w:rFonts w:ascii="Times New Roman" w:hAnsi="Times New Roman" w:cs="Times New Roman"/>
          <w:noProof/>
          <w:sz w:val="24"/>
          <w:szCs w:val="24"/>
        </w:rPr>
        <w:drawing>
          <wp:inline distT="0" distB="0" distL="0" distR="0" wp14:anchorId="715C4125" wp14:editId="5B36627E">
            <wp:extent cx="5274310" cy="5294630"/>
            <wp:effectExtent l="0" t="0" r="254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9.tif"/>
                    <pic:cNvPicPr/>
                  </pic:nvPicPr>
                  <pic:blipFill>
                    <a:blip r:embed="rId14">
                      <a:extLst>
                        <a:ext uri="{28A0092B-C50C-407E-A947-70E740481C1C}">
                          <a14:useLocalDpi xmlns:a14="http://schemas.microsoft.com/office/drawing/2010/main" val="0"/>
                        </a:ext>
                      </a:extLst>
                    </a:blip>
                    <a:stretch>
                      <a:fillRect/>
                    </a:stretch>
                  </pic:blipFill>
                  <pic:spPr>
                    <a:xfrm>
                      <a:off x="0" y="0"/>
                      <a:ext cx="5274310" cy="5294630"/>
                    </a:xfrm>
                    <a:prstGeom prst="rect">
                      <a:avLst/>
                    </a:prstGeom>
                  </pic:spPr>
                </pic:pic>
              </a:graphicData>
            </a:graphic>
          </wp:inline>
        </w:drawing>
      </w:r>
      <w:bookmarkEnd w:id="6"/>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lastRenderedPageBreak/>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bandpass x-ray microbeams, J. Appl. Phys. 86(9) (1999) 5249-5255.</w:t>
      </w:r>
    </w:p>
    <w:p w14:paraId="230C28EC" w14:textId="77777777" w:rsidR="00024EDC" w:rsidRPr="00024EDC" w:rsidRDefault="00024EDC" w:rsidP="00024EDC">
      <w:pPr>
        <w:pStyle w:val="EndNoteBibliography"/>
      </w:pPr>
      <w:r w:rsidRPr="00024EDC">
        <w:t>[3] R. Spolenak, W.L. Brown, N. Tamura, A.A. MacDowell, R.S. Celestre, H.A. Padmore, B. Valek, J.C. 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 xml:space="preserve">[18] J. Petit, O. Castelnau, M. Bornert, F.G. Zhang, F. Hofmann, A.M. Korsunsky, D. Faurie, C. Le </w:t>
      </w:r>
      <w:r w:rsidRPr="00024EDC">
        <w:lastRenderedPageBreak/>
        <w:t>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90F2B74" w14:textId="77777777" w:rsidR="00024EDC" w:rsidRPr="00024EDC" w:rsidRDefault="00024EDC" w:rsidP="00024EDC">
      <w:pPr>
        <w:pStyle w:val="EndNoteBibliography"/>
      </w:pPr>
      <w:r w:rsidRPr="00024EDC">
        <w:t>[20] C. Zhang, Y. Zhang, G. Wu, W. Liu, R. Xu, D. Juul Jensen, A. Godfrey, Alignment of sample 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5E661927"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11F0F"/>
    <w:rsid w:val="00014808"/>
    <w:rsid w:val="00021021"/>
    <w:rsid w:val="00024EDC"/>
    <w:rsid w:val="0002527D"/>
    <w:rsid w:val="00025B60"/>
    <w:rsid w:val="000308EE"/>
    <w:rsid w:val="0003121C"/>
    <w:rsid w:val="00035DDB"/>
    <w:rsid w:val="000415E7"/>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A1409"/>
    <w:rsid w:val="000A7B31"/>
    <w:rsid w:val="000B16DD"/>
    <w:rsid w:val="000B3396"/>
    <w:rsid w:val="000B77E9"/>
    <w:rsid w:val="000C135F"/>
    <w:rsid w:val="000C22EB"/>
    <w:rsid w:val="000D6F95"/>
    <w:rsid w:val="000D78B9"/>
    <w:rsid w:val="000E647D"/>
    <w:rsid w:val="000E6608"/>
    <w:rsid w:val="000E7363"/>
    <w:rsid w:val="000F08CF"/>
    <w:rsid w:val="00101200"/>
    <w:rsid w:val="00104F5D"/>
    <w:rsid w:val="0011361C"/>
    <w:rsid w:val="0011543E"/>
    <w:rsid w:val="001160D2"/>
    <w:rsid w:val="00127872"/>
    <w:rsid w:val="00127C05"/>
    <w:rsid w:val="00130395"/>
    <w:rsid w:val="001323EA"/>
    <w:rsid w:val="00136172"/>
    <w:rsid w:val="001476C7"/>
    <w:rsid w:val="00147F9B"/>
    <w:rsid w:val="00154450"/>
    <w:rsid w:val="00156B46"/>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100F0"/>
    <w:rsid w:val="00210555"/>
    <w:rsid w:val="00210AB9"/>
    <w:rsid w:val="00211C10"/>
    <w:rsid w:val="0021573E"/>
    <w:rsid w:val="00231477"/>
    <w:rsid w:val="00233A8F"/>
    <w:rsid w:val="00234053"/>
    <w:rsid w:val="002367B2"/>
    <w:rsid w:val="00237BAD"/>
    <w:rsid w:val="00251ADB"/>
    <w:rsid w:val="00255D77"/>
    <w:rsid w:val="00256209"/>
    <w:rsid w:val="00260144"/>
    <w:rsid w:val="0026240F"/>
    <w:rsid w:val="002652CF"/>
    <w:rsid w:val="00265A62"/>
    <w:rsid w:val="00274295"/>
    <w:rsid w:val="00275145"/>
    <w:rsid w:val="00285EFF"/>
    <w:rsid w:val="002903F9"/>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6A4A"/>
    <w:rsid w:val="002F11D1"/>
    <w:rsid w:val="002F29D9"/>
    <w:rsid w:val="002F4448"/>
    <w:rsid w:val="002F7AF0"/>
    <w:rsid w:val="00300305"/>
    <w:rsid w:val="003024BB"/>
    <w:rsid w:val="003024DD"/>
    <w:rsid w:val="00302C71"/>
    <w:rsid w:val="00306308"/>
    <w:rsid w:val="00326A74"/>
    <w:rsid w:val="00326D8C"/>
    <w:rsid w:val="00337BBC"/>
    <w:rsid w:val="00340962"/>
    <w:rsid w:val="0034640E"/>
    <w:rsid w:val="00353553"/>
    <w:rsid w:val="00357003"/>
    <w:rsid w:val="003613ED"/>
    <w:rsid w:val="003670A6"/>
    <w:rsid w:val="0037093B"/>
    <w:rsid w:val="00376199"/>
    <w:rsid w:val="00377B20"/>
    <w:rsid w:val="003801FC"/>
    <w:rsid w:val="00393F01"/>
    <w:rsid w:val="00395D9F"/>
    <w:rsid w:val="003A0104"/>
    <w:rsid w:val="003A5609"/>
    <w:rsid w:val="003B6F27"/>
    <w:rsid w:val="003C2B0F"/>
    <w:rsid w:val="003D2442"/>
    <w:rsid w:val="003E14AF"/>
    <w:rsid w:val="003E7DD3"/>
    <w:rsid w:val="003F3A71"/>
    <w:rsid w:val="003F4B20"/>
    <w:rsid w:val="00401AA5"/>
    <w:rsid w:val="00406085"/>
    <w:rsid w:val="00422431"/>
    <w:rsid w:val="00426A7D"/>
    <w:rsid w:val="0043790B"/>
    <w:rsid w:val="00443FC7"/>
    <w:rsid w:val="00447A5F"/>
    <w:rsid w:val="00455CBE"/>
    <w:rsid w:val="00460D3C"/>
    <w:rsid w:val="00462E50"/>
    <w:rsid w:val="00463360"/>
    <w:rsid w:val="00466AF4"/>
    <w:rsid w:val="00470173"/>
    <w:rsid w:val="00471D58"/>
    <w:rsid w:val="00473A03"/>
    <w:rsid w:val="00482EB4"/>
    <w:rsid w:val="004921B7"/>
    <w:rsid w:val="00492632"/>
    <w:rsid w:val="00493724"/>
    <w:rsid w:val="004C284E"/>
    <w:rsid w:val="004C46BA"/>
    <w:rsid w:val="004D056D"/>
    <w:rsid w:val="004D5E8A"/>
    <w:rsid w:val="004D75B1"/>
    <w:rsid w:val="004E6142"/>
    <w:rsid w:val="004F0CCB"/>
    <w:rsid w:val="004F6592"/>
    <w:rsid w:val="004F65B5"/>
    <w:rsid w:val="00501C56"/>
    <w:rsid w:val="00505721"/>
    <w:rsid w:val="00513CBE"/>
    <w:rsid w:val="00514E68"/>
    <w:rsid w:val="005262B5"/>
    <w:rsid w:val="00526428"/>
    <w:rsid w:val="005314BD"/>
    <w:rsid w:val="005336F3"/>
    <w:rsid w:val="0053533D"/>
    <w:rsid w:val="00542F40"/>
    <w:rsid w:val="00543AE6"/>
    <w:rsid w:val="005459D5"/>
    <w:rsid w:val="00553DFD"/>
    <w:rsid w:val="00554177"/>
    <w:rsid w:val="00555379"/>
    <w:rsid w:val="005554A4"/>
    <w:rsid w:val="00555D52"/>
    <w:rsid w:val="0056408B"/>
    <w:rsid w:val="0056531B"/>
    <w:rsid w:val="0056548F"/>
    <w:rsid w:val="00566A6B"/>
    <w:rsid w:val="00566D10"/>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C3A78"/>
    <w:rsid w:val="005D12D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4A99"/>
    <w:rsid w:val="00637553"/>
    <w:rsid w:val="00641E72"/>
    <w:rsid w:val="006459BE"/>
    <w:rsid w:val="006506F6"/>
    <w:rsid w:val="00650D57"/>
    <w:rsid w:val="006576DE"/>
    <w:rsid w:val="0066781C"/>
    <w:rsid w:val="0067756F"/>
    <w:rsid w:val="00683BAB"/>
    <w:rsid w:val="006D0D28"/>
    <w:rsid w:val="006D199A"/>
    <w:rsid w:val="006E36FE"/>
    <w:rsid w:val="006E7792"/>
    <w:rsid w:val="006F19A7"/>
    <w:rsid w:val="006F7E6A"/>
    <w:rsid w:val="00701697"/>
    <w:rsid w:val="00706362"/>
    <w:rsid w:val="00711DE5"/>
    <w:rsid w:val="0071664F"/>
    <w:rsid w:val="00730B0F"/>
    <w:rsid w:val="0073160A"/>
    <w:rsid w:val="00735849"/>
    <w:rsid w:val="00742CBB"/>
    <w:rsid w:val="00742FA8"/>
    <w:rsid w:val="007434E6"/>
    <w:rsid w:val="00745A6C"/>
    <w:rsid w:val="0074743A"/>
    <w:rsid w:val="0074746F"/>
    <w:rsid w:val="00751F44"/>
    <w:rsid w:val="00753267"/>
    <w:rsid w:val="00753B84"/>
    <w:rsid w:val="00754147"/>
    <w:rsid w:val="007575E9"/>
    <w:rsid w:val="00757E28"/>
    <w:rsid w:val="0076229B"/>
    <w:rsid w:val="00762757"/>
    <w:rsid w:val="00765F37"/>
    <w:rsid w:val="007878EE"/>
    <w:rsid w:val="007939BC"/>
    <w:rsid w:val="007940B9"/>
    <w:rsid w:val="00795FBC"/>
    <w:rsid w:val="00797D8D"/>
    <w:rsid w:val="007A6813"/>
    <w:rsid w:val="007A6D12"/>
    <w:rsid w:val="007B0ED9"/>
    <w:rsid w:val="007B1031"/>
    <w:rsid w:val="007B285F"/>
    <w:rsid w:val="007B3202"/>
    <w:rsid w:val="007B3CF7"/>
    <w:rsid w:val="007D14E3"/>
    <w:rsid w:val="007E11E2"/>
    <w:rsid w:val="007E7B7D"/>
    <w:rsid w:val="007F0B27"/>
    <w:rsid w:val="0080433D"/>
    <w:rsid w:val="00806496"/>
    <w:rsid w:val="0081456B"/>
    <w:rsid w:val="00814729"/>
    <w:rsid w:val="00816465"/>
    <w:rsid w:val="00817195"/>
    <w:rsid w:val="00820A65"/>
    <w:rsid w:val="008252DF"/>
    <w:rsid w:val="0082601E"/>
    <w:rsid w:val="0082758D"/>
    <w:rsid w:val="00830B28"/>
    <w:rsid w:val="00832F1E"/>
    <w:rsid w:val="0083315A"/>
    <w:rsid w:val="0085400F"/>
    <w:rsid w:val="00855BA1"/>
    <w:rsid w:val="00860894"/>
    <w:rsid w:val="008610AD"/>
    <w:rsid w:val="00861EE0"/>
    <w:rsid w:val="00865B8B"/>
    <w:rsid w:val="00873D3A"/>
    <w:rsid w:val="00880758"/>
    <w:rsid w:val="00880CDF"/>
    <w:rsid w:val="00883E65"/>
    <w:rsid w:val="00886BBA"/>
    <w:rsid w:val="0089486B"/>
    <w:rsid w:val="00895110"/>
    <w:rsid w:val="00895355"/>
    <w:rsid w:val="008A6BCF"/>
    <w:rsid w:val="008A7F39"/>
    <w:rsid w:val="008B0860"/>
    <w:rsid w:val="008B777E"/>
    <w:rsid w:val="008D52C9"/>
    <w:rsid w:val="008E2ABE"/>
    <w:rsid w:val="008E3B52"/>
    <w:rsid w:val="008E6997"/>
    <w:rsid w:val="008E7B45"/>
    <w:rsid w:val="008F0195"/>
    <w:rsid w:val="008F3F35"/>
    <w:rsid w:val="009005B6"/>
    <w:rsid w:val="009011AD"/>
    <w:rsid w:val="0090133A"/>
    <w:rsid w:val="00902FC2"/>
    <w:rsid w:val="009120B1"/>
    <w:rsid w:val="009126FF"/>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C2A96"/>
    <w:rsid w:val="009C2B11"/>
    <w:rsid w:val="009C5CBD"/>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26FD"/>
    <w:rsid w:val="00A238E3"/>
    <w:rsid w:val="00A30738"/>
    <w:rsid w:val="00A3217F"/>
    <w:rsid w:val="00A37AF0"/>
    <w:rsid w:val="00A402BD"/>
    <w:rsid w:val="00A463DF"/>
    <w:rsid w:val="00A5411E"/>
    <w:rsid w:val="00A56486"/>
    <w:rsid w:val="00A67E8F"/>
    <w:rsid w:val="00A72B49"/>
    <w:rsid w:val="00A81632"/>
    <w:rsid w:val="00A82DB7"/>
    <w:rsid w:val="00A87862"/>
    <w:rsid w:val="00A95120"/>
    <w:rsid w:val="00AB05D8"/>
    <w:rsid w:val="00AB5A47"/>
    <w:rsid w:val="00AC6025"/>
    <w:rsid w:val="00AD3396"/>
    <w:rsid w:val="00AF469C"/>
    <w:rsid w:val="00AF597E"/>
    <w:rsid w:val="00B02A7A"/>
    <w:rsid w:val="00B04143"/>
    <w:rsid w:val="00B04890"/>
    <w:rsid w:val="00B0497E"/>
    <w:rsid w:val="00B050F3"/>
    <w:rsid w:val="00B07E36"/>
    <w:rsid w:val="00B11235"/>
    <w:rsid w:val="00B15D5D"/>
    <w:rsid w:val="00B1721F"/>
    <w:rsid w:val="00B2045A"/>
    <w:rsid w:val="00B23968"/>
    <w:rsid w:val="00B23CDC"/>
    <w:rsid w:val="00B31E00"/>
    <w:rsid w:val="00B36DDF"/>
    <w:rsid w:val="00B403BE"/>
    <w:rsid w:val="00B40DEE"/>
    <w:rsid w:val="00B45008"/>
    <w:rsid w:val="00B45822"/>
    <w:rsid w:val="00B51CC5"/>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37781"/>
    <w:rsid w:val="00C45999"/>
    <w:rsid w:val="00C54565"/>
    <w:rsid w:val="00C5519C"/>
    <w:rsid w:val="00C56680"/>
    <w:rsid w:val="00C5670E"/>
    <w:rsid w:val="00C60FC2"/>
    <w:rsid w:val="00C64ED1"/>
    <w:rsid w:val="00C665D5"/>
    <w:rsid w:val="00C66D4C"/>
    <w:rsid w:val="00C702A9"/>
    <w:rsid w:val="00C72990"/>
    <w:rsid w:val="00C81BEB"/>
    <w:rsid w:val="00C87C46"/>
    <w:rsid w:val="00C91624"/>
    <w:rsid w:val="00C95E3B"/>
    <w:rsid w:val="00CA7764"/>
    <w:rsid w:val="00CB4CCF"/>
    <w:rsid w:val="00CB6DED"/>
    <w:rsid w:val="00CD3F8B"/>
    <w:rsid w:val="00CD429E"/>
    <w:rsid w:val="00CE161E"/>
    <w:rsid w:val="00CE2425"/>
    <w:rsid w:val="00CE42CD"/>
    <w:rsid w:val="00CE6F8B"/>
    <w:rsid w:val="00CF2DA7"/>
    <w:rsid w:val="00CF5AEC"/>
    <w:rsid w:val="00CF6D85"/>
    <w:rsid w:val="00D14717"/>
    <w:rsid w:val="00D2144D"/>
    <w:rsid w:val="00D40B6F"/>
    <w:rsid w:val="00D41859"/>
    <w:rsid w:val="00D41EEF"/>
    <w:rsid w:val="00D44D16"/>
    <w:rsid w:val="00D45D68"/>
    <w:rsid w:val="00D46DD7"/>
    <w:rsid w:val="00D52643"/>
    <w:rsid w:val="00D528C8"/>
    <w:rsid w:val="00D555BC"/>
    <w:rsid w:val="00D5574A"/>
    <w:rsid w:val="00D63C52"/>
    <w:rsid w:val="00D65900"/>
    <w:rsid w:val="00D660E2"/>
    <w:rsid w:val="00D722A3"/>
    <w:rsid w:val="00D75F89"/>
    <w:rsid w:val="00D76AD2"/>
    <w:rsid w:val="00D83E36"/>
    <w:rsid w:val="00D9287F"/>
    <w:rsid w:val="00D950DF"/>
    <w:rsid w:val="00D960AF"/>
    <w:rsid w:val="00DA03A4"/>
    <w:rsid w:val="00DA07A8"/>
    <w:rsid w:val="00DA3552"/>
    <w:rsid w:val="00DA75D0"/>
    <w:rsid w:val="00DB0C9E"/>
    <w:rsid w:val="00DC0BBF"/>
    <w:rsid w:val="00DC1E7E"/>
    <w:rsid w:val="00DC4EF0"/>
    <w:rsid w:val="00DD00A3"/>
    <w:rsid w:val="00DD56DA"/>
    <w:rsid w:val="00DD6988"/>
    <w:rsid w:val="00DD7C2B"/>
    <w:rsid w:val="00DE1F05"/>
    <w:rsid w:val="00DE2E02"/>
    <w:rsid w:val="00DF62B9"/>
    <w:rsid w:val="00DF74ED"/>
    <w:rsid w:val="00E01EA2"/>
    <w:rsid w:val="00E04AEE"/>
    <w:rsid w:val="00E269A6"/>
    <w:rsid w:val="00E27B43"/>
    <w:rsid w:val="00E307EC"/>
    <w:rsid w:val="00E336BC"/>
    <w:rsid w:val="00E36DF4"/>
    <w:rsid w:val="00E42E35"/>
    <w:rsid w:val="00E517B2"/>
    <w:rsid w:val="00E56694"/>
    <w:rsid w:val="00E624AC"/>
    <w:rsid w:val="00E66CA2"/>
    <w:rsid w:val="00E74379"/>
    <w:rsid w:val="00E75DED"/>
    <w:rsid w:val="00E7693B"/>
    <w:rsid w:val="00E8082A"/>
    <w:rsid w:val="00E854BD"/>
    <w:rsid w:val="00E93467"/>
    <w:rsid w:val="00EA1136"/>
    <w:rsid w:val="00EA2FFD"/>
    <w:rsid w:val="00EB23DE"/>
    <w:rsid w:val="00EB4BBE"/>
    <w:rsid w:val="00EC0F2C"/>
    <w:rsid w:val="00EC6E38"/>
    <w:rsid w:val="00ED06F5"/>
    <w:rsid w:val="00ED0E3F"/>
    <w:rsid w:val="00ED3489"/>
    <w:rsid w:val="00EE0B11"/>
    <w:rsid w:val="00EE7C44"/>
    <w:rsid w:val="00EF2811"/>
    <w:rsid w:val="00EF3C94"/>
    <w:rsid w:val="00EF5EB2"/>
    <w:rsid w:val="00F02DB0"/>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3D88"/>
    <w:rsid w:val="00FB41C1"/>
    <w:rsid w:val="00FB7D6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itlab.esrf.fr/micha/lauetools" TargetMode="External"/><Relationship Id="rId15" Type="http://schemas.openxmlformats.org/officeDocument/2006/relationships/fontTable" Target="fontTable.xml"/><Relationship Id="rId10" Type="http://schemas.openxmlformats.org/officeDocument/2006/relationships/image" Target="media/image5.ti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image" Target="media/image9.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38E90-6250-4636-8C7C-84888E74E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4</TotalTime>
  <Pages>1</Pages>
  <Words>7401</Words>
  <Characters>42187</Characters>
  <Application>Microsoft Office Word</Application>
  <DocSecurity>0</DocSecurity>
  <Lines>351</Lines>
  <Paragraphs>98</Paragraphs>
  <ScaleCrop>false</ScaleCrop>
  <Company/>
  <LinksUpToDate>false</LinksUpToDate>
  <CharactersWithSpaces>49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403</cp:revision>
  <dcterms:created xsi:type="dcterms:W3CDTF">2020-10-27T06:29:00Z</dcterms:created>
  <dcterms:modified xsi:type="dcterms:W3CDTF">2020-12-21T11:29:00Z</dcterms:modified>
</cp:coreProperties>
</file>